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8CD4CB" w14:textId="77777777" w:rsidR="00097C16" w:rsidRPr="00F33918" w:rsidRDefault="00097C16" w:rsidP="00097C16">
      <w:pPr>
        <w:pStyle w:val="Heading1"/>
        <w:spacing w:line="240" w:lineRule="auto"/>
        <w:jc w:val="center"/>
        <w:rPr>
          <w:rFonts w:cs="Times New Roman"/>
        </w:rPr>
      </w:pPr>
      <w:bookmarkStart w:id="0" w:name="_Toc116326105"/>
      <w:r w:rsidRPr="00F33918">
        <w:rPr>
          <w:rFonts w:cs="Times New Roman"/>
        </w:rPr>
        <w:t>BAB I</w:t>
      </w:r>
      <w:bookmarkEnd w:id="0"/>
    </w:p>
    <w:p w14:paraId="29CC1FDA" w14:textId="77777777" w:rsidR="00097C16" w:rsidRPr="00F33918" w:rsidRDefault="00097C16" w:rsidP="00097C16">
      <w:pPr>
        <w:pStyle w:val="Heading1"/>
        <w:spacing w:line="240" w:lineRule="auto"/>
        <w:jc w:val="center"/>
        <w:rPr>
          <w:rFonts w:cs="Times New Roman"/>
        </w:rPr>
      </w:pPr>
      <w:bookmarkStart w:id="1" w:name="_Toc116326106"/>
      <w:r w:rsidRPr="00F33918">
        <w:rPr>
          <w:rFonts w:cs="Times New Roman"/>
        </w:rPr>
        <w:t>PENDAHULUAN</w:t>
      </w:r>
      <w:bookmarkEnd w:id="1"/>
    </w:p>
    <w:p w14:paraId="16EEB934" w14:textId="77777777" w:rsidR="00097C16" w:rsidRPr="00F33918" w:rsidRDefault="00097C16" w:rsidP="00097C16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F43AC8C" w14:textId="77777777" w:rsidR="00097C16" w:rsidRPr="00F33918" w:rsidRDefault="00097C16" w:rsidP="00097C16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0" w:firstLine="0"/>
        <w:rPr>
          <w:rFonts w:cs="Times New Roman"/>
          <w:szCs w:val="24"/>
        </w:rPr>
      </w:pPr>
      <w:bookmarkStart w:id="2" w:name="_Toc116326107"/>
      <w:proofErr w:type="spellStart"/>
      <w:r w:rsidRPr="00F33918">
        <w:rPr>
          <w:rFonts w:cs="Times New Roman"/>
          <w:szCs w:val="24"/>
        </w:rPr>
        <w:t>Latar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Belakang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Penelitian</w:t>
      </w:r>
      <w:bookmarkEnd w:id="2"/>
      <w:proofErr w:type="spellEnd"/>
    </w:p>
    <w:p w14:paraId="423F5A97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er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istiw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s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yi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ha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yarak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istiw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ast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respo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yarak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respo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pengaruh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uat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aru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u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kemb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kemba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aman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-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pu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u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muncul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idu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gese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deolo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radi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-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radi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i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ingkal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bicar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s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hidup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kembang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aman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onse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lam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beda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ih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onse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hul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kar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di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hul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ba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milite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be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kar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ma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onse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pus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milite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lam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lu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tegori-katego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ilit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as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-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radi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-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radi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cenderu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u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tegori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kad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puny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terik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lain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cam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a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ekonom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ener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idu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maritim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jah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ansna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yang lai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agai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38323A2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l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en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-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radi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ondi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beda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enti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ent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divid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lompo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obje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m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aktualisas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ubungan-hub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ek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URL":"https://elearning.menlhk.go.id/pluginfile.php/900/mod_resource/content/1/index.html#","author":[{"dropping-particle":"","family":"Kementerian Lingkungan Hidup dan Kehutanan RI","given":"","non-dropping-particle":"","parse-names":false,"suffix":""}],"id":"ITEM-1","issued":{"date-parts":[["2015"]]},"title":"ANALISIS GAYA BERSENGKETA (AGATA)","type":"webpage"},"uris":["http://www.mendeley.com/documents/?uuid=25b702bc-37ff-4642-9ccb-dbc04b789b49"]}],"mendeley":{"formattedCitation":"(Kementerian Lingkungan Hidup dan Kehutanan RI, 2015)","plainTextFormattedCitation":"(Kementerian Lingkungan Hidup dan Kehutanan RI, 2015)","previouslyFormattedCitation":"(Kementerian Lingkungan Hidup dan Kehutanan RI, 2015)"},"properties":{"noteIndex":0},"schema":"https://github.com/citation-style-language/schema/raw/master/csl-citation.json"}</w:instrTex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F3391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Kementerian Lingkungan Hidup dan Kehutanan RI, 2015)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28FAA9FC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ag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lam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s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kat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ngat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limp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u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gal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su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indun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ilayah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ger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tumbuh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ekonom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bangu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t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ula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cap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7.499 dan tot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seluruh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7,81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u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m2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rinc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,25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u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m2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,55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u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m2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ona Ekonom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Eksklusif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, dan 2,01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u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m2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ta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URL":"https://kkp.go.id/djprl/artikel/21045-konservasi-perairan-sebagai-upaya-menjaga-potensi-kelautan-dan-perikanan-indonesia","author":[{"dropping-particle":"","family":"Pratama","given":"Oki","non-dropping-particle":"","parse-names":false,"suffix":""}],"container-title":"kkp.go.id","id":"ITEM-1","issued":{"date-parts":[["2020"]]},"title":"Konservasi Perairan Sebagai Upaya menjaga Potensi Kelautan dan Perikanan Indonesia","type":"webpage"},"uris":["http://www.mendeley.com/documents/?uuid=5a1c2831-4f08-4221-9f3f-4f36a889e1dd"]}],"mendeley":{"formattedCitation":"(Pratama, 2020)","plainTextFormattedCitation":"(Pratama, 2020)","previouslyFormattedCitation":"(Pratama, 2020)"},"properties":{"noteIndex":0},"schema":"https://github.com/citation-style-language/schema/raw/master/csl-citation.json"}</w:instrTex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F3391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Pratama, 2020)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al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u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s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o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lau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ik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s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pu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el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ari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ha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i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dones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di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35801DD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</w:t>
      </w:r>
      <w:r w:rsidRPr="00F33918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wilayah-wilayah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s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limp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negara-neg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ki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w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jel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angg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lai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g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c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urun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roduktiv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angkap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ihak-p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as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as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as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g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ki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ilayah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k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laysia, Thailand, Vietnam, Filipina, dan China.</w:t>
      </w:r>
    </w:p>
    <w:p w14:paraId="524C428B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</w:t>
      </w:r>
      <w:r w:rsidRPr="00F33918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let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lu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Indonesi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dek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g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tangg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Batas 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ula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ula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ingg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rovin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ula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iau, Indonesia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limp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let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bat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u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sa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i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i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lebi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anfa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dud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ok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ksim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urang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aw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t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erint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2A19E5E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awas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sa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ilayah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j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h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g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jad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m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33918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llegal fishing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al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gar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akukan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, Negar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gga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ilayah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Selatan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c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ul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re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6, yang mana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ak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leg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s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p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angkap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leg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idak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jal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i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nt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ast Guard China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onfli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se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9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p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mbal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33918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llegal fishing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h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21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erint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in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i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agar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ubar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ebo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iny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gas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URL":"https://www.kompas.com/global/read/2021/12/04/070338470/kronologi-konflik-di-laut-natuna-china-tuntut-indonesia-setop-pengeboran?page=all","author":[{"dropping-particle":"","family":"Iswara","given":"Aditya Jaya","non-dropping-particle":"","parse-names":false,"suffix":""}],"container-title":"kompas.com","id":"ITEM-1","issued":{"date-parts":[["2021"]]},"title":"Kronologi Konflik di Laut Natuna, China Tuntut Indonesia Setop Pengeboran Migas, Klaim sebagai Wilayahnya","type":"webpage"},"uris":["http://www.mendeley.com/documents/?uuid=ada2cb1a-a755-4eca-a8b0-264a967d340f"]}],"mendeley":{"formattedCitation":"(Iswara, 2021)","plainTextFormattedCitation":"(Iswara, 2021)","previouslyFormattedCitation":"(Iswara, 2021)"},"properties":{"noteIndex":0},"schema":"https://github.com/citation-style-language/schema/raw/master/csl-citation.json"}</w:instrTex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F3391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Iswara, 2021)</w:t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D456E1E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</w:pPr>
    </w:p>
    <w:p w14:paraId="0B9E32F1" w14:textId="77777777" w:rsidR="00097C16" w:rsidRPr="00F33918" w:rsidRDefault="00097C16" w:rsidP="00097C16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0" w:firstLine="0"/>
        <w:rPr>
          <w:rFonts w:cs="Times New Roman"/>
          <w:szCs w:val="24"/>
        </w:rPr>
      </w:pPr>
      <w:r w:rsidRPr="00F33918">
        <w:rPr>
          <w:rFonts w:cs="Times New Roman"/>
          <w:szCs w:val="24"/>
        </w:rPr>
        <w:t xml:space="preserve"> </w:t>
      </w:r>
      <w:bookmarkStart w:id="3" w:name="_Toc116326108"/>
      <w:proofErr w:type="spellStart"/>
      <w:r w:rsidRPr="00F33918">
        <w:rPr>
          <w:rFonts w:cs="Times New Roman"/>
          <w:szCs w:val="24"/>
        </w:rPr>
        <w:t>Identifikasi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Masalah</w:t>
      </w:r>
      <w:bookmarkEnd w:id="3"/>
      <w:proofErr w:type="spellEnd"/>
    </w:p>
    <w:p w14:paraId="4F150A50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lak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papar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identifikas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ik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</w:p>
    <w:p w14:paraId="753972D4" w14:textId="77777777" w:rsidR="00097C16" w:rsidRPr="00F33918" w:rsidRDefault="00097C16" w:rsidP="00097C16">
      <w:pPr>
        <w:pStyle w:val="ListParagraph"/>
        <w:numPr>
          <w:ilvl w:val="1"/>
          <w:numId w:val="2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c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?</w:t>
      </w:r>
    </w:p>
    <w:p w14:paraId="37F73211" w14:textId="77777777" w:rsidR="00097C16" w:rsidRPr="00F33918" w:rsidRDefault="00097C16" w:rsidP="00097C16">
      <w:pPr>
        <w:pStyle w:val="ListParagraph"/>
        <w:numPr>
          <w:ilvl w:val="1"/>
          <w:numId w:val="2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Baga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tahan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indun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?</w:t>
      </w:r>
    </w:p>
    <w:p w14:paraId="2148842E" w14:textId="77777777" w:rsidR="00097C16" w:rsidRPr="00F33918" w:rsidRDefault="00097C16" w:rsidP="00097C16">
      <w:pPr>
        <w:pStyle w:val="ListParagraph"/>
        <w:numPr>
          <w:ilvl w:val="1"/>
          <w:numId w:val="2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yelesa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?</w:t>
      </w:r>
    </w:p>
    <w:p w14:paraId="76038F8E" w14:textId="77777777" w:rsidR="00097C16" w:rsidRPr="00F33918" w:rsidRDefault="00097C16" w:rsidP="00097C16">
      <w:pPr>
        <w:pStyle w:val="ListParagraph"/>
        <w:spacing w:line="480" w:lineRule="auto"/>
        <w:ind w:left="21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A7394B" w14:textId="77777777" w:rsidR="00097C16" w:rsidRPr="00F33918" w:rsidRDefault="00097C16" w:rsidP="00097C16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0" w:firstLine="0"/>
        <w:rPr>
          <w:rFonts w:cs="Times New Roman"/>
          <w:szCs w:val="24"/>
        </w:rPr>
      </w:pPr>
      <w:r w:rsidRPr="00F33918">
        <w:rPr>
          <w:rFonts w:cs="Times New Roman"/>
          <w:szCs w:val="24"/>
        </w:rPr>
        <w:t xml:space="preserve"> </w:t>
      </w:r>
      <w:bookmarkStart w:id="4" w:name="_Toc116326109"/>
      <w:proofErr w:type="spellStart"/>
      <w:r w:rsidRPr="00F33918">
        <w:rPr>
          <w:rFonts w:cs="Times New Roman"/>
          <w:szCs w:val="24"/>
        </w:rPr>
        <w:t>Pembatasan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Masalah</w:t>
      </w:r>
      <w:bookmarkEnd w:id="4"/>
      <w:proofErr w:type="spellEnd"/>
    </w:p>
    <w:p w14:paraId="074DABB8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ruj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lak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dentifik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l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at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r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bah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foku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iti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h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tent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9C17189" w14:textId="77777777" w:rsidR="00097C16" w:rsidRPr="00F33918" w:rsidRDefault="00097C16" w:rsidP="00097C16">
      <w:pPr>
        <w:pStyle w:val="ListParagraph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yebab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erint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luar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bijakan-kebij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pertahan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wilayah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D2D62E2" w14:textId="77777777" w:rsidR="00097C16" w:rsidRPr="00F33918" w:rsidRDefault="00097C16" w:rsidP="00097C16">
      <w:pPr>
        <w:pStyle w:val="ListParagraph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erl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t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fokus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bij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Chin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c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6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21.</w:t>
      </w:r>
    </w:p>
    <w:p w14:paraId="71374C9E" w14:textId="77777777" w:rsidR="00097C16" w:rsidRPr="00F33918" w:rsidRDefault="00097C16" w:rsidP="00097C1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834567" w14:textId="77777777" w:rsidR="00097C16" w:rsidRPr="00F33918" w:rsidRDefault="00097C16" w:rsidP="00097C16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0" w:firstLine="0"/>
        <w:rPr>
          <w:rFonts w:cs="Times New Roman"/>
          <w:szCs w:val="24"/>
        </w:rPr>
      </w:pPr>
      <w:r w:rsidRPr="00F33918">
        <w:rPr>
          <w:rFonts w:cs="Times New Roman"/>
          <w:szCs w:val="24"/>
        </w:rPr>
        <w:t xml:space="preserve"> </w:t>
      </w:r>
      <w:bookmarkStart w:id="5" w:name="_Toc116326110"/>
      <w:proofErr w:type="spellStart"/>
      <w:r w:rsidRPr="00F33918">
        <w:rPr>
          <w:rFonts w:cs="Times New Roman"/>
          <w:szCs w:val="24"/>
        </w:rPr>
        <w:t>Perumusan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Masalah</w:t>
      </w:r>
      <w:bookmarkEnd w:id="5"/>
      <w:proofErr w:type="spellEnd"/>
    </w:p>
    <w:p w14:paraId="540A71EF" w14:textId="77777777" w:rsidR="00097C16" w:rsidRPr="00F33918" w:rsidRDefault="00097C16" w:rsidP="00097C16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ta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lakang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dentifik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jel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rumu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angk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“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agaimana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ebijakan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ndonesia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empertahankan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China?”.</w:t>
      </w:r>
    </w:p>
    <w:p w14:paraId="2FC1BEDC" w14:textId="77777777" w:rsidR="00097C16" w:rsidRPr="00F33918" w:rsidRDefault="00097C16" w:rsidP="00097C1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6C3BA04" w14:textId="77777777" w:rsidR="00097C16" w:rsidRPr="00F33918" w:rsidRDefault="00097C16" w:rsidP="00097C16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0" w:firstLine="0"/>
        <w:rPr>
          <w:rFonts w:cs="Times New Roman"/>
          <w:szCs w:val="24"/>
        </w:rPr>
      </w:pPr>
      <w:r w:rsidRPr="00F33918">
        <w:rPr>
          <w:rFonts w:cs="Times New Roman"/>
          <w:szCs w:val="24"/>
        </w:rPr>
        <w:lastRenderedPageBreak/>
        <w:t xml:space="preserve"> </w:t>
      </w:r>
      <w:bookmarkStart w:id="6" w:name="_Toc116326111"/>
      <w:proofErr w:type="spellStart"/>
      <w:r w:rsidRPr="00F33918">
        <w:rPr>
          <w:rFonts w:cs="Times New Roman"/>
          <w:szCs w:val="24"/>
        </w:rPr>
        <w:t>Tujuan</w:t>
      </w:r>
      <w:proofErr w:type="spellEnd"/>
      <w:r w:rsidRPr="00F33918">
        <w:rPr>
          <w:rFonts w:cs="Times New Roman"/>
          <w:szCs w:val="24"/>
        </w:rPr>
        <w:t xml:space="preserve"> dan </w:t>
      </w:r>
      <w:proofErr w:type="spellStart"/>
      <w:r w:rsidRPr="00F33918">
        <w:rPr>
          <w:rFonts w:cs="Times New Roman"/>
          <w:szCs w:val="24"/>
        </w:rPr>
        <w:t>Kegunaan</w:t>
      </w:r>
      <w:proofErr w:type="spellEnd"/>
      <w:r w:rsidRPr="00F33918">
        <w:rPr>
          <w:rFonts w:cs="Times New Roman"/>
          <w:szCs w:val="24"/>
        </w:rPr>
        <w:t xml:space="preserve"> </w:t>
      </w:r>
      <w:proofErr w:type="spellStart"/>
      <w:r w:rsidRPr="00F33918">
        <w:rPr>
          <w:rFonts w:cs="Times New Roman"/>
          <w:szCs w:val="24"/>
        </w:rPr>
        <w:t>Penelitian</w:t>
      </w:r>
      <w:bookmarkEnd w:id="6"/>
      <w:proofErr w:type="spellEnd"/>
    </w:p>
    <w:p w14:paraId="0DC3F8DC" w14:textId="77777777" w:rsidR="00097C16" w:rsidRPr="00F33918" w:rsidRDefault="00097C16" w:rsidP="00097C16">
      <w:pPr>
        <w:pStyle w:val="Heading3"/>
        <w:numPr>
          <w:ilvl w:val="0"/>
          <w:numId w:val="5"/>
        </w:numPr>
        <w:tabs>
          <w:tab w:val="num" w:pos="360"/>
        </w:tabs>
        <w:spacing w:line="480" w:lineRule="auto"/>
        <w:ind w:left="0" w:firstLine="0"/>
        <w:rPr>
          <w:rFonts w:cs="Times New Roman"/>
        </w:rPr>
      </w:pPr>
      <w:bookmarkStart w:id="7" w:name="_Toc116326112"/>
      <w:proofErr w:type="spellStart"/>
      <w:r w:rsidRPr="00F33918">
        <w:rPr>
          <w:rFonts w:cs="Times New Roman"/>
        </w:rPr>
        <w:t>Tujuan</w:t>
      </w:r>
      <w:proofErr w:type="spellEnd"/>
      <w:r w:rsidRPr="00F33918">
        <w:rPr>
          <w:rFonts w:cs="Times New Roman"/>
        </w:rPr>
        <w:t xml:space="preserve"> </w:t>
      </w:r>
      <w:proofErr w:type="spellStart"/>
      <w:r w:rsidRPr="00F33918">
        <w:rPr>
          <w:rFonts w:cs="Times New Roman"/>
        </w:rPr>
        <w:t>Penelitian</w:t>
      </w:r>
      <w:bookmarkEnd w:id="7"/>
      <w:proofErr w:type="spellEnd"/>
      <w:r w:rsidRPr="00F33918">
        <w:rPr>
          <w:rFonts w:cs="Times New Roman"/>
        </w:rPr>
        <w:tab/>
      </w:r>
    </w:p>
    <w:p w14:paraId="322EB563" w14:textId="77777777" w:rsidR="00097C16" w:rsidRPr="00F33918" w:rsidRDefault="00097C16" w:rsidP="00097C16">
      <w:pPr>
        <w:pStyle w:val="ListParagraph"/>
        <w:spacing w:line="480" w:lineRule="auto"/>
        <w:ind w:left="1440"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paparkan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dentifik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s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elas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uj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i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ik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:</w:t>
      </w:r>
      <w:proofErr w:type="gramEnd"/>
    </w:p>
    <w:p w14:paraId="44F169E9" w14:textId="77777777" w:rsidR="00097C16" w:rsidRPr="00F33918" w:rsidRDefault="00097C16" w:rsidP="00097C1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</w:p>
    <w:p w14:paraId="7C78EC67" w14:textId="77777777" w:rsidR="00097C16" w:rsidRPr="00F33918" w:rsidRDefault="00097C16" w:rsidP="00097C1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aima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p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hadap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lai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ta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ai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iha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c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daula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.</w:t>
      </w:r>
    </w:p>
    <w:p w14:paraId="461226AD" w14:textId="77777777" w:rsidR="00097C16" w:rsidRPr="00F33918" w:rsidRDefault="00097C16" w:rsidP="00097C16">
      <w:pPr>
        <w:spacing w:line="480" w:lineRule="auto"/>
        <w:ind w:left="144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1628D0B" w14:textId="77777777" w:rsidR="00097C16" w:rsidRPr="00F33918" w:rsidRDefault="00097C16" w:rsidP="00097C16">
      <w:pPr>
        <w:pStyle w:val="Heading3"/>
        <w:numPr>
          <w:ilvl w:val="0"/>
          <w:numId w:val="5"/>
        </w:numPr>
        <w:tabs>
          <w:tab w:val="num" w:pos="360"/>
        </w:tabs>
        <w:spacing w:line="480" w:lineRule="auto"/>
        <w:ind w:left="0" w:firstLine="0"/>
        <w:rPr>
          <w:rFonts w:cs="Times New Roman"/>
        </w:rPr>
      </w:pPr>
      <w:bookmarkStart w:id="8" w:name="_Toc116326113"/>
      <w:proofErr w:type="spellStart"/>
      <w:r w:rsidRPr="00F33918">
        <w:rPr>
          <w:rFonts w:cs="Times New Roman"/>
        </w:rPr>
        <w:t>Kegunaan</w:t>
      </w:r>
      <w:proofErr w:type="spellEnd"/>
      <w:r w:rsidRPr="00F33918">
        <w:rPr>
          <w:rFonts w:cs="Times New Roman"/>
        </w:rPr>
        <w:t xml:space="preserve"> </w:t>
      </w:r>
      <w:proofErr w:type="spellStart"/>
      <w:r w:rsidRPr="00F33918">
        <w:rPr>
          <w:rFonts w:cs="Times New Roman"/>
        </w:rPr>
        <w:t>Penelitian</w:t>
      </w:r>
      <w:bookmarkEnd w:id="8"/>
      <w:proofErr w:type="spellEnd"/>
    </w:p>
    <w:p w14:paraId="7CC9C2CC" w14:textId="77777777" w:rsidR="00097C16" w:rsidRPr="00F33918" w:rsidRDefault="00097C16" w:rsidP="00097C1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dapat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nfa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s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uku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jau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mamp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aham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analis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s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lm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belajar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aham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imbi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s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rkuliah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3430A36" w14:textId="77777777" w:rsidR="00097C16" w:rsidRPr="00F33918" w:rsidRDefault="00097C16" w:rsidP="00097C1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nfa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a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asyarak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kademi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perka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getahu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DEBAE6F" w14:textId="77777777" w:rsidR="00097C16" w:rsidRPr="00F33918" w:rsidRDefault="00097C16" w:rsidP="00097C1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plomatik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n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tel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ayah di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a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Natun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ikap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erintah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onesia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ngket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epad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mbac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58F929E" w14:textId="77777777" w:rsidR="00097C16" w:rsidRPr="00F33918" w:rsidRDefault="00097C16" w:rsidP="00097C1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iharapk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asil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elanjut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khususnya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berkait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lmu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F339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FF89D61" w14:textId="77777777" w:rsidR="00097C16" w:rsidRPr="00F33918" w:rsidRDefault="00097C16" w:rsidP="00097C16">
      <w:pPr>
        <w:rPr>
          <w:rFonts w:ascii="Times New Roman" w:eastAsiaTheme="majorEastAsia" w:hAnsi="Times New Roman" w:cs="Times New Roman"/>
          <w:b/>
          <w:color w:val="000000" w:themeColor="text1"/>
          <w:sz w:val="28"/>
          <w:szCs w:val="28"/>
        </w:rPr>
      </w:pPr>
      <w:r w:rsidRPr="00F33918">
        <w:rPr>
          <w:rFonts w:ascii="Times New Roman" w:hAnsi="Times New Roman" w:cs="Times New Roman"/>
          <w:szCs w:val="28"/>
        </w:rPr>
        <w:br w:type="page"/>
      </w:r>
    </w:p>
    <w:p w14:paraId="3D701B0F" w14:textId="77777777" w:rsidR="00F071F7" w:rsidRDefault="00F071F7"/>
    <w:sectPr w:rsidR="00F071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5C7774"/>
    <w:multiLevelType w:val="hybridMultilevel"/>
    <w:tmpl w:val="E278BC9E"/>
    <w:lvl w:ilvl="0" w:tplc="81E007B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16A60A0B"/>
    <w:multiLevelType w:val="hybridMultilevel"/>
    <w:tmpl w:val="F04AF086"/>
    <w:lvl w:ilvl="0" w:tplc="D9C6104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4222589D"/>
    <w:multiLevelType w:val="hybridMultilevel"/>
    <w:tmpl w:val="2D707952"/>
    <w:lvl w:ilvl="0" w:tplc="6BEEE314">
      <w:start w:val="1"/>
      <w:numFmt w:val="decimal"/>
      <w:lvlText w:val="1.5.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259092E"/>
    <w:multiLevelType w:val="hybridMultilevel"/>
    <w:tmpl w:val="B80E6EA4"/>
    <w:lvl w:ilvl="0" w:tplc="D9C61042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68746509"/>
    <w:multiLevelType w:val="hybridMultilevel"/>
    <w:tmpl w:val="69903DD4"/>
    <w:lvl w:ilvl="0" w:tplc="06F650CE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32302156">
    <w:abstractNumId w:val="1"/>
  </w:num>
  <w:num w:numId="2" w16cid:durableId="1029140454">
    <w:abstractNumId w:val="3"/>
  </w:num>
  <w:num w:numId="3" w16cid:durableId="217087314">
    <w:abstractNumId w:val="0"/>
  </w:num>
  <w:num w:numId="4" w16cid:durableId="212355389">
    <w:abstractNumId w:val="4"/>
  </w:num>
  <w:num w:numId="5" w16cid:durableId="184288759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7C16"/>
    <w:rsid w:val="00097C16"/>
    <w:rsid w:val="00F07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0AC9E7"/>
  <w15:chartTrackingRefBased/>
  <w15:docId w15:val="{4A92A822-6A00-4D8C-AC55-A67083A4B0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7C16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7C16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7C16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97C16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7C16"/>
    <w:rPr>
      <w:rFonts w:ascii="Times New Roman" w:eastAsiaTheme="majorEastAsia" w:hAnsi="Times New Roman" w:cstheme="majorBidi"/>
      <w:b/>
      <w:color w:val="000000" w:themeColor="text1"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097C16"/>
    <w:rPr>
      <w:rFonts w:ascii="Times New Roman" w:eastAsiaTheme="majorEastAsia" w:hAnsi="Times New Roman" w:cstheme="majorBidi"/>
      <w:b/>
      <w:color w:val="000000" w:themeColor="text1"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97C16"/>
    <w:rPr>
      <w:rFonts w:ascii="Times New Roman" w:eastAsiaTheme="majorEastAsia" w:hAnsi="Times New Roman" w:cstheme="majorBidi"/>
      <w:b/>
      <w:color w:val="000000" w:themeColor="text1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097C16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097C16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90</Words>
  <Characters>8495</Characters>
  <Application>Microsoft Office Word</Application>
  <DocSecurity>0</DocSecurity>
  <Lines>70</Lines>
  <Paragraphs>19</Paragraphs>
  <ScaleCrop>false</ScaleCrop>
  <Company/>
  <LinksUpToDate>false</LinksUpToDate>
  <CharactersWithSpaces>9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Y</dc:creator>
  <cp:keywords/>
  <dc:description/>
  <cp:lastModifiedBy>ECY</cp:lastModifiedBy>
  <cp:revision>1</cp:revision>
  <dcterms:created xsi:type="dcterms:W3CDTF">2022-11-01T01:33:00Z</dcterms:created>
  <dcterms:modified xsi:type="dcterms:W3CDTF">2022-11-01T01:33:00Z</dcterms:modified>
</cp:coreProperties>
</file>